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F4F90" w:rsidRPr="00F4618B" w:rsidRDefault="0098036D" w:rsidP="00833367">
      <w:pPr>
        <w:pStyle w:val="berschrift1"/>
        <w:spacing w:before="0" w:line="360" w:lineRule="auto"/>
        <w:rPr>
          <w:lang w:val="en-US"/>
        </w:rPr>
      </w:pPr>
      <w:r w:rsidRPr="00F4618B">
        <w:rPr>
          <w:lang w:val="en-US"/>
        </w:rPr>
        <w:t>Rationale for</w:t>
      </w:r>
      <w:r w:rsidR="008F4F90" w:rsidRPr="00F4618B">
        <w:rPr>
          <w:lang w:val="en-US"/>
        </w:rPr>
        <w:t xml:space="preserve"> conducting the </w:t>
      </w:r>
      <w:proofErr w:type="spellStart"/>
      <w:r w:rsidR="008F4F90" w:rsidRPr="00F4618B">
        <w:rPr>
          <w:lang w:val="en-US"/>
        </w:rPr>
        <w:t>meata</w:t>
      </w:r>
      <w:proofErr w:type="spellEnd"/>
      <w:r w:rsidR="008F4F90" w:rsidRPr="00F4618B">
        <w:rPr>
          <w:lang w:val="en-US"/>
        </w:rPr>
        <w:t>-analysis</w:t>
      </w:r>
      <w:r w:rsidR="000E397C">
        <w:rPr>
          <w:lang w:val="en-US"/>
        </w:rPr>
        <w:t>.</w:t>
      </w:r>
      <w:bookmarkStart w:id="0" w:name="_GoBack"/>
      <w:bookmarkEnd w:id="0"/>
    </w:p>
    <w:p w:rsidR="00396747" w:rsidRPr="00F4618B" w:rsidRDefault="00396747" w:rsidP="00833367">
      <w:pPr>
        <w:spacing w:after="0" w:line="360" w:lineRule="auto"/>
        <w:rPr>
          <w:lang w:val="en-US"/>
        </w:rPr>
      </w:pPr>
      <w:r w:rsidRPr="00F4618B">
        <w:rPr>
          <w:lang w:val="en-US"/>
        </w:rPr>
        <w:t xml:space="preserve">The Internet provides cancer patients with the information they may need about diagnosis, prognosis or likelihood of cure, disease stage and treatment options, or the side effects of treatment </w:t>
      </w:r>
      <w:r w:rsidR="0098036D" w:rsidRPr="00F4618B">
        <w:rPr>
          <w:lang w:val="en-US"/>
        </w:rPr>
        <w:fldChar w:fldCharType="begin">
          <w:fldData xml:space="preserve">PEVuZE5vdGU+PENpdGU+PEF1dGhvcj5NYWRkb2NrPC9BdXRob3I+PFllYXI+MjAxMTwvWWVhcj48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</w:fldData>
        </w:fldChar>
      </w:r>
      <w:r w:rsidR="0098036D" w:rsidRPr="00F4618B">
        <w:rPr>
          <w:lang w:val="en-US"/>
        </w:rPr>
        <w:instrText xml:space="preserve"> ADDIN EN.CITE </w:instrText>
      </w:r>
      <w:r w:rsidR="0098036D" w:rsidRPr="00F4618B">
        <w:rPr>
          <w:lang w:val="en-US"/>
        </w:rPr>
        <w:fldChar w:fldCharType="begin">
          <w:fldData xml:space="preserve">PEVuZE5vdGU+PENpdGU+PEF1dGhvcj5NYWRkb2NrPC9BdXRob3I+PFllYXI+MjAxMTwvWWVhcj48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</w:fldData>
        </w:fldChar>
      </w:r>
      <w:r w:rsidR="0098036D" w:rsidRPr="00F4618B">
        <w:rPr>
          <w:lang w:val="en-US"/>
        </w:rPr>
        <w:instrText xml:space="preserve"> ADDIN EN.CITE.DATA </w:instrText>
      </w:r>
      <w:r w:rsidR="0098036D" w:rsidRPr="00F4618B">
        <w:rPr>
          <w:lang w:val="en-US"/>
        </w:rPr>
      </w:r>
      <w:r w:rsidR="0098036D" w:rsidRPr="00F4618B">
        <w:rPr>
          <w:lang w:val="en-US"/>
        </w:rPr>
        <w:fldChar w:fldCharType="end"/>
      </w:r>
      <w:r w:rsidR="0098036D" w:rsidRPr="00F4618B">
        <w:rPr>
          <w:lang w:val="en-US"/>
        </w:rPr>
        <w:fldChar w:fldCharType="separate"/>
      </w:r>
      <w:r w:rsidR="0098036D" w:rsidRPr="00F4618B">
        <w:rPr>
          <w:lang w:val="en-US"/>
        </w:rPr>
        <w:t xml:space="preserve">(Castleton et al. 2011; Maddock et al. 2011; </w:t>
      </w:r>
      <w:proofErr w:type="spellStart"/>
      <w:r w:rsidR="0098036D" w:rsidRPr="00F4618B">
        <w:rPr>
          <w:lang w:val="en-US"/>
        </w:rPr>
        <w:t>Tariman</w:t>
      </w:r>
      <w:proofErr w:type="spellEnd"/>
      <w:r w:rsidR="0098036D" w:rsidRPr="00F4618B">
        <w:rPr>
          <w:lang w:val="en-US"/>
        </w:rPr>
        <w:t xml:space="preserve"> et al. 2014)</w:t>
      </w:r>
      <w:r w:rsidR="0098036D" w:rsidRPr="00F4618B">
        <w:rPr>
          <w:lang w:val="en-US"/>
        </w:rPr>
        <w:fldChar w:fldCharType="end"/>
      </w:r>
      <w:r w:rsidRPr="00F4618B">
        <w:rPr>
          <w:lang w:val="en-US"/>
        </w:rPr>
        <w:t>.</w:t>
      </w:r>
      <w:r w:rsidR="001700AD" w:rsidRPr="00F4618B">
        <w:rPr>
          <w:lang w:val="en-US"/>
        </w:rPr>
        <w:t xml:space="preserve"> They have the possibility to acquire knowledge about their own health and</w:t>
      </w:r>
      <w:r w:rsidR="00644FF6">
        <w:rPr>
          <w:lang w:val="en-US"/>
        </w:rPr>
        <w:t xml:space="preserve"> develop </w:t>
      </w:r>
      <w:r w:rsidR="001700AD" w:rsidRPr="00F4618B">
        <w:rPr>
          <w:lang w:val="en-US"/>
        </w:rPr>
        <w:t xml:space="preserve">the ability to influence, strengthen and actively participate in its treatment (empowerment) </w:t>
      </w:r>
      <w:r w:rsidR="001700AD" w:rsidRPr="00F4618B">
        <w:rPr>
          <w:lang w:val="en-US"/>
        </w:rPr>
        <w:fldChar w:fldCharType="begin">
          <w:fldData xml:space="preserve">PEVuZE5vdGU+PENpdGU+PEF1dGhvcj5BdWpvdWxhdDwvQXV0aG9yPjxZZWFyPjIwMDc8L1llYXI+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</w:fldData>
        </w:fldChar>
      </w:r>
      <w:r w:rsidR="005C67B0">
        <w:rPr>
          <w:lang w:val="en-US"/>
        </w:rPr>
        <w:instrText xml:space="preserve"> ADDIN EN.CITE </w:instrText>
      </w:r>
      <w:r w:rsidR="005C67B0">
        <w:rPr>
          <w:lang w:val="en-US"/>
        </w:rPr>
        <w:fldChar w:fldCharType="begin">
          <w:fldData xml:space="preserve">PEVuZE5vdGU+PENpdGU+PEF1dGhvcj5BdWpvdWxhdDwvQXV0aG9yPjxZZWFyPjIwMDc8L1llYXI+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</w:fldData>
        </w:fldChar>
      </w:r>
      <w:r w:rsidR="005C67B0">
        <w:rPr>
          <w:lang w:val="en-US"/>
        </w:rPr>
        <w:instrText xml:space="preserve"> ADDIN EN.CITE.DATA </w:instrText>
      </w:r>
      <w:r w:rsidR="005C67B0">
        <w:rPr>
          <w:lang w:val="en-US"/>
        </w:rPr>
      </w:r>
      <w:r w:rsidR="005C67B0">
        <w:rPr>
          <w:lang w:val="en-US"/>
        </w:rPr>
        <w:fldChar w:fldCharType="end"/>
      </w:r>
      <w:r w:rsidR="001700AD" w:rsidRPr="00F4618B">
        <w:rPr>
          <w:lang w:val="en-US"/>
        </w:rPr>
        <w:fldChar w:fldCharType="separate"/>
      </w:r>
      <w:r w:rsidR="005C67B0">
        <w:rPr>
          <w:noProof/>
          <w:lang w:val="en-US"/>
        </w:rPr>
        <w:t>(Aujoulat et al. 2007; Lange et al. 2018)</w:t>
      </w:r>
      <w:r w:rsidR="001700AD" w:rsidRPr="00F4618B">
        <w:rPr>
          <w:lang w:val="en-US"/>
        </w:rPr>
        <w:fldChar w:fldCharType="end"/>
      </w:r>
      <w:r w:rsidR="001700AD" w:rsidRPr="00F4618B">
        <w:rPr>
          <w:lang w:val="en-US"/>
        </w:rPr>
        <w:t>.</w:t>
      </w:r>
      <w:r w:rsidR="0098036D" w:rsidRPr="00F4618B">
        <w:rPr>
          <w:lang w:val="en-US"/>
        </w:rPr>
        <w:t xml:space="preserve"> As the quality of the cancer</w:t>
      </w:r>
      <w:r w:rsidR="00A55C02" w:rsidRPr="00F4618B">
        <w:rPr>
          <w:lang w:val="en-US"/>
        </w:rPr>
        <w:t>-</w:t>
      </w:r>
      <w:r w:rsidR="0098036D" w:rsidRPr="00F4618B">
        <w:rPr>
          <w:lang w:val="en-US"/>
        </w:rPr>
        <w:t xml:space="preserve">related information online is highly </w:t>
      </w:r>
      <w:r w:rsidR="00A55C02" w:rsidRPr="00F4618B">
        <w:rPr>
          <w:lang w:val="en-US"/>
        </w:rPr>
        <w:t>variable</w:t>
      </w:r>
      <w:r w:rsidR="005C67B0">
        <w:rPr>
          <w:lang w:val="en-US"/>
        </w:rPr>
        <w:t xml:space="preserve"> </w:t>
      </w:r>
      <w:r w:rsidR="00A55C02" w:rsidRPr="00F4618B">
        <w:rPr>
          <w:lang w:val="en-US"/>
        </w:rPr>
        <w:fldChar w:fldCharType="begin">
          <w:fldData xml:space="preserve">PEVuZE5vdGU+PENpdGU+PFJlY051bT4xOTM1PC9SZWNOdW0+PERpc3BsYXlUZXh0PihBbC1CYWhy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=
</w:fldData>
        </w:fldChar>
      </w:r>
      <w:r w:rsidR="00EF05BE">
        <w:rPr>
          <w:lang w:val="en-US"/>
        </w:rPr>
        <w:instrText xml:space="preserve"> ADDIN EN.CITE </w:instrText>
      </w:r>
      <w:r w:rsidR="00EF05BE">
        <w:rPr>
          <w:lang w:val="en-US"/>
        </w:rPr>
        <w:fldChar w:fldCharType="begin">
          <w:fldData xml:space="preserve">PEVuZE5vdGU+PENpdGU+PFJlY051bT4xOTM1PC9SZWNOdW0+PERpc3BsYXlUZXh0PihBbC1CYWhy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=
</w:fldData>
        </w:fldChar>
      </w:r>
      <w:r w:rsidR="00EF05BE">
        <w:rPr>
          <w:lang w:val="en-US"/>
        </w:rPr>
        <w:instrText xml:space="preserve"> ADDIN EN.CITE.DATA </w:instrText>
      </w:r>
      <w:r w:rsidR="00EF05BE">
        <w:rPr>
          <w:lang w:val="en-US"/>
        </w:rPr>
      </w:r>
      <w:r w:rsidR="00EF05BE">
        <w:rPr>
          <w:lang w:val="en-US"/>
        </w:rPr>
        <w:fldChar w:fldCharType="end"/>
      </w:r>
      <w:r w:rsidR="00A55C02" w:rsidRPr="00F4618B">
        <w:rPr>
          <w:lang w:val="en-US"/>
        </w:rPr>
        <w:fldChar w:fldCharType="separate"/>
      </w:r>
      <w:r w:rsidR="00EF05BE">
        <w:rPr>
          <w:noProof/>
          <w:lang w:val="en-US"/>
        </w:rPr>
        <w:t>(Al-Bahrani &amp; Plusa 2004; Borgmann et al. 2016; Bruce et al. 2015; Liebl et al. 2015; Wasserman et al. 2014)</w:t>
      </w:r>
      <w:r w:rsidR="00A55C02" w:rsidRPr="00F4618B">
        <w:rPr>
          <w:lang w:val="en-US"/>
        </w:rPr>
        <w:fldChar w:fldCharType="end"/>
      </w:r>
      <w:r w:rsidR="00A55C02" w:rsidRPr="00F4618B">
        <w:rPr>
          <w:lang w:val="en-US"/>
        </w:rPr>
        <w:t>,</w:t>
      </w:r>
      <w:r w:rsidR="0098036D" w:rsidRPr="00F4618B">
        <w:rPr>
          <w:lang w:val="en-US"/>
        </w:rPr>
        <w:t xml:space="preserve"> patients </w:t>
      </w:r>
      <w:r w:rsidR="0098036D" w:rsidRPr="00F4618B">
        <w:rPr>
          <w:rFonts w:cs="Times New Roman"/>
          <w:lang w:val="en-US"/>
        </w:rPr>
        <w:t>decisions</w:t>
      </w:r>
      <w:r w:rsidR="0098036D" w:rsidRPr="00F4618B">
        <w:rPr>
          <w:rFonts w:cs="Times New Roman"/>
          <w:lang w:val="en-US"/>
        </w:rPr>
        <w:t xml:space="preserve"> regarding whether to act upon the information they find strongly depend on the trustworthiness of the information and its source</w:t>
      </w:r>
      <w:r w:rsidR="00A55C02" w:rsidRPr="00F4618B">
        <w:rPr>
          <w:rFonts w:cs="Times New Roman"/>
          <w:lang w:val="en-US"/>
        </w:rPr>
        <w:t xml:space="preserve"> </w:t>
      </w:r>
      <w:r w:rsidR="00A55C02" w:rsidRPr="00F4618B">
        <w:rPr>
          <w:rFonts w:cs="Times New Roman"/>
          <w:lang w:val="en-US"/>
        </w:rPr>
        <w:fldChar w:fldCharType="begin">
          <w:fldData xml:space="preserve">PEVuZE5vdGU+PENpdGU+PEF1dGhvcj5MZW1pcmU8L0F1dGhvcj48WWVhcj4yMDA4PC9ZZWFyPjxS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</w:fldData>
        </w:fldChar>
      </w:r>
      <w:r w:rsidR="00A55C02" w:rsidRPr="00F4618B">
        <w:rPr>
          <w:rFonts w:cs="Times New Roman"/>
          <w:lang w:val="en-US"/>
        </w:rPr>
        <w:instrText xml:space="preserve"> ADDIN EN.CITE </w:instrText>
      </w:r>
      <w:r w:rsidR="00A55C02" w:rsidRPr="00F4618B">
        <w:rPr>
          <w:rFonts w:cs="Times New Roman"/>
          <w:lang w:val="en-US"/>
        </w:rPr>
        <w:fldChar w:fldCharType="begin">
          <w:fldData xml:space="preserve">PEVuZE5vdGU+PENpdGU+PEF1dGhvcj5MZW1pcmU8L0F1dGhvcj48WWVhcj4yMDA4PC9ZZWFyPjxS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</w:fldData>
        </w:fldChar>
      </w:r>
      <w:r w:rsidR="00A55C02" w:rsidRPr="00F4618B">
        <w:rPr>
          <w:rFonts w:cs="Times New Roman"/>
          <w:lang w:val="en-US"/>
        </w:rPr>
        <w:instrText xml:space="preserve"> ADDIN EN.CITE.DATA </w:instrText>
      </w:r>
      <w:r w:rsidR="00A55C02" w:rsidRPr="00F4618B">
        <w:rPr>
          <w:rFonts w:cs="Times New Roman"/>
          <w:lang w:val="en-US"/>
        </w:rPr>
      </w:r>
      <w:r w:rsidR="00A55C02" w:rsidRPr="00F4618B">
        <w:rPr>
          <w:rFonts w:cs="Times New Roman"/>
          <w:lang w:val="en-US"/>
        </w:rPr>
        <w:fldChar w:fldCharType="end"/>
      </w:r>
      <w:r w:rsidR="00A55C02" w:rsidRPr="00F4618B">
        <w:rPr>
          <w:rFonts w:cs="Times New Roman"/>
          <w:lang w:val="en-US"/>
        </w:rPr>
        <w:fldChar w:fldCharType="separate"/>
      </w:r>
      <w:r w:rsidR="00A55C02" w:rsidRPr="00F4618B">
        <w:rPr>
          <w:rFonts w:cs="Times New Roman"/>
          <w:lang w:val="en-US"/>
        </w:rPr>
        <w:t>(</w:t>
      </w:r>
      <w:proofErr w:type="spellStart"/>
      <w:r w:rsidR="00A55C02" w:rsidRPr="00F4618B">
        <w:rPr>
          <w:rFonts w:cs="Times New Roman"/>
          <w:lang w:val="en-US"/>
        </w:rPr>
        <w:t>Lemire</w:t>
      </w:r>
      <w:proofErr w:type="spellEnd"/>
      <w:r w:rsidR="00A55C02" w:rsidRPr="00F4618B">
        <w:rPr>
          <w:rFonts w:cs="Times New Roman"/>
          <w:lang w:val="en-US"/>
        </w:rPr>
        <w:t xml:space="preserve"> et al. 2008)</w:t>
      </w:r>
      <w:r w:rsidR="00A55C02" w:rsidRPr="00F4618B">
        <w:rPr>
          <w:rFonts w:cs="Times New Roman"/>
          <w:lang w:val="en-US"/>
        </w:rPr>
        <w:fldChar w:fldCharType="end"/>
      </w:r>
      <w:r w:rsidR="0098036D" w:rsidRPr="00F4618B">
        <w:rPr>
          <w:rFonts w:cs="Times New Roman"/>
          <w:lang w:val="en-US"/>
        </w:rPr>
        <w:t>.</w:t>
      </w:r>
    </w:p>
    <w:p w:rsidR="0098036D" w:rsidRPr="00F4618B" w:rsidRDefault="009F54AC" w:rsidP="000C5A84">
      <w:pPr>
        <w:spacing w:after="0" w:line="360" w:lineRule="auto"/>
        <w:rPr>
          <w:lang w:val="en-US"/>
        </w:rPr>
      </w:pPr>
      <w:r w:rsidRPr="00F4618B">
        <w:rPr>
          <w:lang w:val="en-US"/>
        </w:rPr>
        <w:t xml:space="preserve">The systematic review that we conducted has an explorative character. The analysis of </w:t>
      </w:r>
      <w:r w:rsidR="005C67B0">
        <w:rPr>
          <w:lang w:val="en-US"/>
        </w:rPr>
        <w:t xml:space="preserve">patients’ </w:t>
      </w:r>
      <w:r w:rsidRPr="00F4618B">
        <w:rPr>
          <w:lang w:val="en-US"/>
        </w:rPr>
        <w:t xml:space="preserve">trust in cancer-related online information gives us the opportunity to </w:t>
      </w:r>
      <w:r w:rsidR="00F4618B" w:rsidRPr="00F4618B">
        <w:rPr>
          <w:lang w:val="en-US"/>
        </w:rPr>
        <w:t>describe</w:t>
      </w:r>
      <w:r w:rsidRPr="00F4618B">
        <w:rPr>
          <w:lang w:val="en-US"/>
        </w:rPr>
        <w:t xml:space="preserve"> the quality of cancer-rel</w:t>
      </w:r>
      <w:r w:rsidR="005C67B0">
        <w:rPr>
          <w:lang w:val="en-US"/>
        </w:rPr>
        <w:t>ated online information from a consumer</w:t>
      </w:r>
      <w:r w:rsidRPr="00F4618B">
        <w:rPr>
          <w:lang w:val="en-US"/>
        </w:rPr>
        <w:t xml:space="preserve"> perspective. </w:t>
      </w:r>
    </w:p>
    <w:p w:rsidR="00396747" w:rsidRPr="00F4618B" w:rsidRDefault="00396747" w:rsidP="008102F7">
      <w:pPr>
        <w:rPr>
          <w:rFonts w:ascii="Helvetica" w:eastAsia="Times New Roman" w:hAnsi="Helvetica"/>
          <w:color w:val="484848"/>
          <w:lang w:val="en-US"/>
        </w:rPr>
      </w:pPr>
    </w:p>
    <w:p w:rsidR="00833367" w:rsidRPr="00F4618B" w:rsidRDefault="00833367" w:rsidP="00833367">
      <w:pPr>
        <w:pStyle w:val="berschrift1"/>
        <w:spacing w:line="360" w:lineRule="auto"/>
        <w:rPr>
          <w:lang w:val="en-US"/>
        </w:rPr>
      </w:pPr>
      <w:r w:rsidRPr="00F4618B">
        <w:rPr>
          <w:lang w:val="en-US"/>
        </w:rPr>
        <w:t>The contribution that the meta-analysis makes to knowledge in light of previously published related reports, including other meta-analyses and systematic reviews.</w:t>
      </w:r>
    </w:p>
    <w:p w:rsidR="008C2E56" w:rsidRDefault="00833367" w:rsidP="00F4618B">
      <w:pPr>
        <w:spacing w:line="360" w:lineRule="auto"/>
        <w:rPr>
          <w:rFonts w:eastAsia="Times New Roman" w:cs="Times New Roman"/>
          <w:szCs w:val="24"/>
          <w:lang w:val="en-US"/>
        </w:rPr>
      </w:pPr>
      <w:r w:rsidRPr="00F4618B">
        <w:rPr>
          <w:lang w:val="en-US"/>
        </w:rPr>
        <w:t>To the best of our knowledge this is the first systematic review</w:t>
      </w:r>
      <w:r w:rsidR="00FC5A01" w:rsidRPr="00F4618B">
        <w:rPr>
          <w:lang w:val="en-US"/>
        </w:rPr>
        <w:t xml:space="preserve"> that</w:t>
      </w:r>
      <w:r w:rsidRPr="00F4618B">
        <w:rPr>
          <w:lang w:val="en-US"/>
        </w:rPr>
        <w:t xml:space="preserve"> </w:t>
      </w:r>
      <w:r w:rsidRPr="00F4618B">
        <w:rPr>
          <w:rFonts w:cs="Times New Roman"/>
          <w:color w:val="131313"/>
          <w:szCs w:val="24"/>
          <w:lang w:val="en-US"/>
        </w:rPr>
        <w:t>analyzed cancer patients’ trust</w:t>
      </w:r>
      <w:r w:rsidRPr="00F4618B">
        <w:rPr>
          <w:lang w:val="en-US"/>
        </w:rPr>
        <w:t xml:space="preserve"> </w:t>
      </w:r>
      <w:r w:rsidRPr="00F4618B">
        <w:rPr>
          <w:lang w:val="en-US"/>
        </w:rPr>
        <w:t>in cancer-related online information or in the internet as a source of cancer information</w:t>
      </w:r>
      <w:r w:rsidR="00FC5A01" w:rsidRPr="00F4618B">
        <w:rPr>
          <w:lang w:val="en-US"/>
        </w:rPr>
        <w:t xml:space="preserve">. </w:t>
      </w:r>
      <w:r w:rsidR="00F4618B" w:rsidRPr="00F4618B">
        <w:rPr>
          <w:rFonts w:eastAsia="Times New Roman" w:cs="Times New Roman"/>
          <w:szCs w:val="24"/>
          <w:lang w:val="en-US"/>
        </w:rPr>
        <w:t xml:space="preserve">Our findings suggest that </w:t>
      </w:r>
      <w:r w:rsidR="00F4618B" w:rsidRPr="00F4618B">
        <w:rPr>
          <w:rFonts w:eastAsia="Times New Roman" w:cs="Times New Roman"/>
          <w:szCs w:val="24"/>
          <w:lang w:val="en-US"/>
        </w:rPr>
        <w:t xml:space="preserve">approximately half of cancer patients seem to trust information found on the internet or trust the internet itself as a source of cancer information. The content </w:t>
      </w:r>
      <w:r w:rsidR="005C67B0">
        <w:rPr>
          <w:rFonts w:eastAsia="Times New Roman" w:cs="Times New Roman"/>
          <w:szCs w:val="24"/>
          <w:lang w:val="en-US"/>
        </w:rPr>
        <w:t xml:space="preserve">of cancer-related information online and the providers of this information </w:t>
      </w:r>
      <w:r w:rsidR="00F4618B" w:rsidRPr="00F4618B">
        <w:rPr>
          <w:rFonts w:eastAsia="Times New Roman" w:cs="Times New Roman"/>
          <w:szCs w:val="24"/>
          <w:lang w:val="en-US"/>
        </w:rPr>
        <w:t>are constantly changing.</w:t>
      </w:r>
      <w:r w:rsidR="005C67B0">
        <w:rPr>
          <w:rFonts w:eastAsia="Times New Roman" w:cs="Times New Roman"/>
          <w:szCs w:val="24"/>
          <w:lang w:val="en-US"/>
        </w:rPr>
        <w:t xml:space="preserve"> </w:t>
      </w:r>
      <w:r w:rsidR="006D0D0D" w:rsidRPr="006D0D0D">
        <w:rPr>
          <w:rFonts w:eastAsia="Times New Roman" w:cs="Times New Roman"/>
          <w:szCs w:val="24"/>
          <w:lang w:val="en-US"/>
        </w:rPr>
        <w:t>An analysis of the information quality by experts is always only a snapshot, due to the constant adaptation of content and providers.</w:t>
      </w:r>
      <w:r w:rsidR="006D0D0D">
        <w:rPr>
          <w:rFonts w:eastAsia="Times New Roman" w:cs="Times New Roman"/>
          <w:szCs w:val="24"/>
          <w:lang w:val="en-US"/>
        </w:rPr>
        <w:t xml:space="preserve"> </w:t>
      </w:r>
      <w:r w:rsidR="008C2E56">
        <w:rPr>
          <w:rFonts w:eastAsia="Times New Roman" w:cs="Times New Roman"/>
          <w:szCs w:val="24"/>
          <w:lang w:val="en-US"/>
        </w:rPr>
        <w:t>W</w:t>
      </w:r>
      <w:r w:rsidR="008C2E56" w:rsidRPr="008C2E56">
        <w:rPr>
          <w:rFonts w:eastAsia="Times New Roman" w:cs="Times New Roman"/>
          <w:szCs w:val="24"/>
          <w:lang w:val="en-US"/>
        </w:rPr>
        <w:t xml:space="preserve">hile the number of studies included in this </w:t>
      </w:r>
      <w:r w:rsidR="008C2E56">
        <w:rPr>
          <w:rFonts w:eastAsia="Times New Roman" w:cs="Times New Roman"/>
          <w:szCs w:val="24"/>
          <w:lang w:val="en-US"/>
        </w:rPr>
        <w:t>review is relatively small (n=7), our synthesis gives a first impression on how the varying quality of cancer-related online information</w:t>
      </w:r>
      <w:r w:rsidR="00EF05BE">
        <w:rPr>
          <w:rFonts w:eastAsia="Times New Roman" w:cs="Times New Roman"/>
          <w:szCs w:val="24"/>
          <w:lang w:val="en-US"/>
        </w:rPr>
        <w:t xml:space="preserve"> </w:t>
      </w:r>
      <w:r w:rsidR="00EF05BE">
        <w:rPr>
          <w:rFonts w:eastAsia="Times New Roman" w:cs="Times New Roman"/>
          <w:szCs w:val="24"/>
          <w:lang w:val="en-US"/>
        </w:rPr>
        <w:fldChar w:fldCharType="begin">
          <w:fldData xml:space="preserve">PEVuZE5vdGU+PENpdGU+PEF1dGhvcj5BbC1CYWhyYW5pPC9BdXRob3I+PFllYXI+MjAwNDwvWWVh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</w:fldData>
        </w:fldChar>
      </w:r>
      <w:r w:rsidR="00EF05BE">
        <w:rPr>
          <w:rFonts w:eastAsia="Times New Roman" w:cs="Times New Roman"/>
          <w:szCs w:val="24"/>
          <w:lang w:val="en-US"/>
        </w:rPr>
        <w:instrText xml:space="preserve"> ADDIN EN.CITE </w:instrText>
      </w:r>
      <w:r w:rsidR="00EF05BE">
        <w:rPr>
          <w:rFonts w:eastAsia="Times New Roman" w:cs="Times New Roman"/>
          <w:szCs w:val="24"/>
          <w:lang w:val="en-US"/>
        </w:rPr>
        <w:fldChar w:fldCharType="begin">
          <w:fldData xml:space="preserve">PEVuZE5vdGU+PENpdGU+PEF1dGhvcj5BbC1CYWhyYW5pPC9BdXRob3I+PFllYXI+MjAwNDwvWWVh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</w:fldData>
        </w:fldChar>
      </w:r>
      <w:r w:rsidR="00EF05BE">
        <w:rPr>
          <w:rFonts w:eastAsia="Times New Roman" w:cs="Times New Roman"/>
          <w:szCs w:val="24"/>
          <w:lang w:val="en-US"/>
        </w:rPr>
        <w:instrText xml:space="preserve"> ADDIN EN.CITE.DATA </w:instrText>
      </w:r>
      <w:r w:rsidR="00EF05BE">
        <w:rPr>
          <w:rFonts w:eastAsia="Times New Roman" w:cs="Times New Roman"/>
          <w:szCs w:val="24"/>
          <w:lang w:val="en-US"/>
        </w:rPr>
      </w:r>
      <w:r w:rsidR="00EF05BE">
        <w:rPr>
          <w:rFonts w:eastAsia="Times New Roman" w:cs="Times New Roman"/>
          <w:szCs w:val="24"/>
          <w:lang w:val="en-US"/>
        </w:rPr>
        <w:fldChar w:fldCharType="end"/>
      </w:r>
      <w:r w:rsidR="00EF05BE">
        <w:rPr>
          <w:rFonts w:eastAsia="Times New Roman" w:cs="Times New Roman"/>
          <w:szCs w:val="24"/>
          <w:lang w:val="en-US"/>
        </w:rPr>
        <w:fldChar w:fldCharType="separate"/>
      </w:r>
      <w:r w:rsidR="00EF05BE">
        <w:rPr>
          <w:rFonts w:eastAsia="Times New Roman" w:cs="Times New Roman"/>
          <w:noProof/>
          <w:szCs w:val="24"/>
          <w:lang w:val="en-US"/>
        </w:rPr>
        <w:t>(Al-Bahrani &amp; Plusa 2004; Borgmann et al. 2016; Bruce et al. 2015; Liebl et al. 2015; Wasserman et al. 2014)</w:t>
      </w:r>
      <w:r w:rsidR="00EF05BE">
        <w:rPr>
          <w:rFonts w:eastAsia="Times New Roman" w:cs="Times New Roman"/>
          <w:szCs w:val="24"/>
          <w:lang w:val="en-US"/>
        </w:rPr>
        <w:fldChar w:fldCharType="end"/>
      </w:r>
      <w:r w:rsidR="008C2E56">
        <w:rPr>
          <w:rFonts w:eastAsia="Times New Roman" w:cs="Times New Roman"/>
          <w:szCs w:val="24"/>
          <w:lang w:val="en-US"/>
        </w:rPr>
        <w:t xml:space="preserve"> is perceived by the consumer. </w:t>
      </w:r>
    </w:p>
    <w:p w:rsidR="008C2E56" w:rsidRDefault="008C2E56" w:rsidP="008C2E56">
      <w:pPr>
        <w:pStyle w:val="berschrift1"/>
        <w:rPr>
          <w:rFonts w:eastAsia="Times New Roman"/>
        </w:rPr>
      </w:pPr>
      <w:r>
        <w:rPr>
          <w:rFonts w:eastAsia="Times New Roman"/>
        </w:rPr>
        <w:t xml:space="preserve">References </w:t>
      </w:r>
    </w:p>
    <w:p w:rsidR="0098036D" w:rsidRDefault="0098036D" w:rsidP="008102F7">
      <w:pPr>
        <w:rPr>
          <w:rFonts w:ascii="Helvetica" w:eastAsia="Times New Roman" w:hAnsi="Helvetica"/>
          <w:color w:val="484848"/>
        </w:rPr>
      </w:pPr>
    </w:p>
    <w:p w:rsidR="005C67B0" w:rsidRPr="005C67B0" w:rsidRDefault="0098036D" w:rsidP="005C67B0">
      <w:pPr>
        <w:pStyle w:val="EndNoteBibliography"/>
        <w:spacing w:after="0"/>
        <w:ind w:left="720" w:hanging="720"/>
      </w:pPr>
      <w:r>
        <w:rPr>
          <w:rFonts w:ascii="Helvetica" w:eastAsia="Times New Roman" w:hAnsi="Helvetica"/>
          <w:color w:val="484848"/>
        </w:rPr>
        <w:fldChar w:fldCharType="begin"/>
      </w:r>
      <w:r>
        <w:rPr>
          <w:rFonts w:ascii="Helvetica" w:eastAsia="Times New Roman" w:hAnsi="Helvetica"/>
          <w:color w:val="484848"/>
        </w:rPr>
        <w:instrText xml:space="preserve"> ADDIN EN.REFLIST </w:instrText>
      </w:r>
      <w:r>
        <w:rPr>
          <w:rFonts w:ascii="Helvetica" w:eastAsia="Times New Roman" w:hAnsi="Helvetica"/>
          <w:color w:val="484848"/>
        </w:rPr>
        <w:fldChar w:fldCharType="separate"/>
      </w:r>
      <w:r w:rsidR="005C67B0" w:rsidRPr="005C67B0">
        <w:t>Al-Bahrani A, and Plusa S. 2004. The quality of patient-orientated internet information on colorectal cancer.</w:t>
      </w:r>
      <w:r w:rsidR="005C67B0" w:rsidRPr="005C67B0">
        <w:rPr>
          <w:i/>
        </w:rPr>
        <w:t xml:space="preserve"> Colorectal disease : the official journal of the Association of Coloproctology of Great Britain and Ireland</w:t>
      </w:r>
      <w:r w:rsidR="005C67B0" w:rsidRPr="005C67B0">
        <w:t xml:space="preserve"> 6:323-326. DOI: 10.1111/j.1463-1318.2004.00604.x.</w:t>
      </w:r>
    </w:p>
    <w:p w:rsidR="005C67B0" w:rsidRPr="005C67B0" w:rsidRDefault="005C67B0" w:rsidP="005C67B0">
      <w:pPr>
        <w:pStyle w:val="EndNoteBibliography"/>
        <w:spacing w:after="0"/>
        <w:ind w:left="720" w:hanging="720"/>
      </w:pPr>
      <w:r w:rsidRPr="005C67B0">
        <w:t>Aujoulat I, d'Hoore W, and Deccache A. 2007. Patient empowerment in theory and practice: polysemy or cacophony?</w:t>
      </w:r>
      <w:r w:rsidRPr="005C67B0">
        <w:rPr>
          <w:i/>
        </w:rPr>
        <w:t xml:space="preserve"> Patient education and counseling</w:t>
      </w:r>
      <w:r w:rsidRPr="005C67B0">
        <w:t xml:space="preserve"> 66:13-20. DOI: 10.1016/j.pec.2006.09.008.</w:t>
      </w:r>
    </w:p>
    <w:p w:rsidR="005C67B0" w:rsidRPr="005C67B0" w:rsidRDefault="005C67B0" w:rsidP="005C67B0">
      <w:pPr>
        <w:pStyle w:val="EndNoteBibliography"/>
        <w:spacing w:after="0"/>
        <w:ind w:left="720" w:hanging="720"/>
      </w:pPr>
      <w:r w:rsidRPr="005C67B0">
        <w:t>Borgmann H, Mager R, Salem J, Brundl J, Kunath F, Thomas C, Haferkamp A, and Tsaur I. 2016. Robotic prostatectomy on the web: A cross-sectional qualitative assessment.</w:t>
      </w:r>
      <w:r w:rsidRPr="005C67B0">
        <w:rPr>
          <w:i/>
        </w:rPr>
        <w:t xml:space="preserve"> Clinical genitourinary cancer</w:t>
      </w:r>
      <w:r w:rsidRPr="005C67B0">
        <w:t xml:space="preserve"> 14:e355-362. DOI: 10.1016/j.clgc.2015.12.020.</w:t>
      </w:r>
    </w:p>
    <w:p w:rsidR="005C67B0" w:rsidRPr="005C67B0" w:rsidRDefault="005C67B0" w:rsidP="005C67B0">
      <w:pPr>
        <w:pStyle w:val="EndNoteBibliography"/>
        <w:spacing w:after="0"/>
        <w:ind w:left="720" w:hanging="720"/>
      </w:pPr>
      <w:r w:rsidRPr="005C67B0">
        <w:t>Bruce JG, Tucholka JL, Steffens NM, and Neuman HB. 2015. Quality of online information to support patient decision-making in breast cancer surgery.</w:t>
      </w:r>
      <w:r w:rsidRPr="005C67B0">
        <w:rPr>
          <w:i/>
        </w:rPr>
        <w:t xml:space="preserve"> Journal of surgical oncology</w:t>
      </w:r>
      <w:r w:rsidRPr="005C67B0">
        <w:t xml:space="preserve"> 112:575-580. DOI: 10.1002/jso.24046.</w:t>
      </w:r>
    </w:p>
    <w:p w:rsidR="005C67B0" w:rsidRPr="005C67B0" w:rsidRDefault="005C67B0" w:rsidP="005C67B0">
      <w:pPr>
        <w:pStyle w:val="EndNoteBibliography"/>
        <w:spacing w:after="0"/>
        <w:ind w:left="720" w:hanging="720"/>
      </w:pPr>
      <w:r w:rsidRPr="005C67B0">
        <w:t>Castleton K, Fong T, Wang-Gillam A, Waqar MA, Jeffe DB, Kehlenbrink L, Gao F, and Govindan R. 2011. A survey of Internet utilization among patients with cancer.</w:t>
      </w:r>
      <w:r w:rsidRPr="005C67B0">
        <w:rPr>
          <w:i/>
        </w:rPr>
        <w:t xml:space="preserve"> Supportive care in cancer : official journal of the Multinational Association of Supportive Care in Cancer</w:t>
      </w:r>
      <w:r w:rsidRPr="005C67B0">
        <w:t xml:space="preserve"> 19:1183-1190. DOI: 10.1007/s00520-010-0935-5.</w:t>
      </w:r>
    </w:p>
    <w:p w:rsidR="005C67B0" w:rsidRPr="005C67B0" w:rsidRDefault="005C67B0" w:rsidP="005C67B0">
      <w:pPr>
        <w:pStyle w:val="EndNoteBibliography"/>
        <w:spacing w:after="0"/>
        <w:ind w:left="720" w:hanging="720"/>
      </w:pPr>
      <w:r w:rsidRPr="005C67B0">
        <w:t>Lange L, Schulz H, and Bleich C. 2018. E-Health-Angebote in der Onkologie.</w:t>
      </w:r>
      <w:r w:rsidRPr="005C67B0">
        <w:rPr>
          <w:i/>
        </w:rPr>
        <w:t xml:space="preserve"> Der Onkologe</w:t>
      </w:r>
      <w:r w:rsidRPr="005C67B0">
        <w:t>. DOI: 10.1007/s00761-018-0348-5.</w:t>
      </w:r>
    </w:p>
    <w:p w:rsidR="005C67B0" w:rsidRPr="005C67B0" w:rsidRDefault="005C67B0" w:rsidP="005C67B0">
      <w:pPr>
        <w:pStyle w:val="EndNoteBibliography"/>
        <w:spacing w:after="0"/>
        <w:ind w:left="720" w:hanging="720"/>
      </w:pPr>
      <w:r w:rsidRPr="005C67B0">
        <w:t>Lemire M, Pare G, Sicotte C, and Harvey C. 2008. Determinants of Internet use as a preferred source of information on personal health.</w:t>
      </w:r>
      <w:r w:rsidRPr="005C67B0">
        <w:rPr>
          <w:i/>
        </w:rPr>
        <w:t xml:space="preserve"> International journal of medical informatics</w:t>
      </w:r>
      <w:r w:rsidRPr="005C67B0">
        <w:t xml:space="preserve"> 77:723-734. DOI: 10.1016/j.ijmedinf.2008.03.002.</w:t>
      </w:r>
    </w:p>
    <w:p w:rsidR="005C67B0" w:rsidRPr="005C67B0" w:rsidRDefault="005C67B0" w:rsidP="005C67B0">
      <w:pPr>
        <w:pStyle w:val="EndNoteBibliography"/>
        <w:spacing w:after="0"/>
        <w:ind w:left="720" w:hanging="720"/>
      </w:pPr>
      <w:r w:rsidRPr="005C67B0">
        <w:t>Liebl P, Seilacher E, Koester MJ, Stellamanns J, Zell J, and Hubner J. 2015. What cancer patients find in the internet: the visibility of evidence-based patient information - analysis of information on German websites.</w:t>
      </w:r>
      <w:r w:rsidRPr="005C67B0">
        <w:rPr>
          <w:i/>
        </w:rPr>
        <w:t xml:space="preserve"> Oncology research and treatment</w:t>
      </w:r>
      <w:r w:rsidRPr="005C67B0">
        <w:t xml:space="preserve"> 38:212-218. DOI: 10.1159/000381739.</w:t>
      </w:r>
    </w:p>
    <w:p w:rsidR="005C67B0" w:rsidRPr="005C67B0" w:rsidRDefault="005C67B0" w:rsidP="005C67B0">
      <w:pPr>
        <w:pStyle w:val="EndNoteBibliography"/>
        <w:spacing w:after="0"/>
        <w:ind w:left="720" w:hanging="720"/>
      </w:pPr>
      <w:r w:rsidRPr="005C67B0">
        <w:t>Maddock C, Lewis I, Ahmad K, and Sullivan R. 2011. Online information needs of cancer patients and their organizations.</w:t>
      </w:r>
      <w:r w:rsidRPr="005C67B0">
        <w:rPr>
          <w:i/>
        </w:rPr>
        <w:t xml:space="preserve"> Ecancermedicalscience</w:t>
      </w:r>
      <w:r w:rsidRPr="005C67B0">
        <w:t xml:space="preserve"> 5:235. DOI: 10.3332/ecancer.2011.235.</w:t>
      </w:r>
    </w:p>
    <w:p w:rsidR="005C67B0" w:rsidRPr="005C67B0" w:rsidRDefault="005C67B0" w:rsidP="005C67B0">
      <w:pPr>
        <w:pStyle w:val="EndNoteBibliography"/>
        <w:spacing w:after="0"/>
        <w:ind w:left="720" w:hanging="720"/>
      </w:pPr>
      <w:r w:rsidRPr="005C67B0">
        <w:t>Tariman JD, Doorenbos A, Schepp KG, Singhal S, and Berry DL. 2014. Information needs priorities in patients diagnosed with cancer: a systematic review.</w:t>
      </w:r>
      <w:r w:rsidRPr="005C67B0">
        <w:rPr>
          <w:i/>
        </w:rPr>
        <w:t xml:space="preserve"> Journal of the advanced practitioner in oncology</w:t>
      </w:r>
      <w:r w:rsidRPr="005C67B0">
        <w:t xml:space="preserve"> 2014:115-122.</w:t>
      </w:r>
    </w:p>
    <w:p w:rsidR="005C67B0" w:rsidRPr="005C67B0" w:rsidRDefault="005C67B0" w:rsidP="005C67B0">
      <w:pPr>
        <w:pStyle w:val="EndNoteBibliography"/>
        <w:ind w:left="720" w:hanging="720"/>
      </w:pPr>
      <w:r w:rsidRPr="005C67B0">
        <w:t>Wasserman M, Baxter NN, Rosen B, Burnstein M, and Halverson AL. 2014. Systematic review of internet patient information on colorectal cancer surgery.</w:t>
      </w:r>
      <w:r w:rsidRPr="005C67B0">
        <w:rPr>
          <w:i/>
        </w:rPr>
        <w:t xml:space="preserve"> Diseases of the colon and rectum</w:t>
      </w:r>
      <w:r w:rsidRPr="005C67B0">
        <w:t xml:space="preserve"> 57:64-69. DOI: 10.1097/DCR.0000000000000011.</w:t>
      </w:r>
    </w:p>
    <w:p w:rsidR="00396747" w:rsidRPr="00396747" w:rsidRDefault="0098036D" w:rsidP="008102F7">
      <w:pPr>
        <w:rPr>
          <w:rFonts w:ascii="Helvetica" w:eastAsia="Times New Roman" w:hAnsi="Helvetica"/>
          <w:color w:val="484848"/>
        </w:rPr>
      </w:pPr>
      <w:r>
        <w:rPr>
          <w:rFonts w:ascii="Helvetica" w:eastAsia="Times New Roman" w:hAnsi="Helvetica"/>
          <w:color w:val="484848"/>
        </w:rPr>
        <w:fldChar w:fldCharType="end"/>
      </w:r>
    </w:p>
    <w:sectPr w:rsidR="00396747" w:rsidRPr="0039674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9D63A7A"/>
    <w:multiLevelType w:val="hybridMultilevel"/>
    <w:tmpl w:val="99248DB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9z9dw5gawv2qeptv5pa22vwd9dfsf2tfwd&quot;&gt;1. Onko gesamt&lt;record-ids&gt;&lt;item&gt;928&lt;/item&gt;&lt;item&gt;1023&lt;/item&gt;&lt;item&gt;1048&lt;/item&gt;&lt;item&gt;1049&lt;/item&gt;&lt;item&gt;1055&lt;/item&gt;&lt;item&gt;1089&lt;/item&gt;&lt;item&gt;1090&lt;/item&gt;&lt;item&gt;1166&lt;/item&gt;&lt;item&gt;1818&lt;/item&gt;&lt;item&gt;1881&lt;/item&gt;&lt;item&gt;1884&lt;/item&gt;&lt;item&gt;1935&lt;/item&gt;&lt;/record-ids&gt;&lt;/item&gt;&lt;/Libraries&gt;"/>
  </w:docVars>
  <w:rsids>
    <w:rsidRoot w:val="008102F7"/>
    <w:rsid w:val="000C5A84"/>
    <w:rsid w:val="000E397C"/>
    <w:rsid w:val="001700AD"/>
    <w:rsid w:val="00317C82"/>
    <w:rsid w:val="00396747"/>
    <w:rsid w:val="004E2E66"/>
    <w:rsid w:val="00581D1B"/>
    <w:rsid w:val="005C67B0"/>
    <w:rsid w:val="00644FF6"/>
    <w:rsid w:val="006D0D0D"/>
    <w:rsid w:val="007401AE"/>
    <w:rsid w:val="008102F7"/>
    <w:rsid w:val="00833367"/>
    <w:rsid w:val="00882BF0"/>
    <w:rsid w:val="008C2E56"/>
    <w:rsid w:val="008F4F90"/>
    <w:rsid w:val="0098036D"/>
    <w:rsid w:val="009C11C5"/>
    <w:rsid w:val="009F54AC"/>
    <w:rsid w:val="00A55C02"/>
    <w:rsid w:val="00C528E1"/>
    <w:rsid w:val="00D76D52"/>
    <w:rsid w:val="00E11A86"/>
    <w:rsid w:val="00EF05BE"/>
    <w:rsid w:val="00F4618B"/>
    <w:rsid w:val="00FC5A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DAFCF90-3623-4F13-B64A-7C77ED31A8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833367"/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0C5A8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sz w:val="28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Zchn"/>
    <w:rsid w:val="0098036D"/>
    <w:pPr>
      <w:spacing w:after="0"/>
      <w:jc w:val="center"/>
    </w:pPr>
    <w:rPr>
      <w:rFonts w:ascii="Calibri" w:hAnsi="Calibri"/>
      <w:noProof/>
      <w:sz w:val="22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98036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98036D"/>
    <w:pPr>
      <w:spacing w:line="240" w:lineRule="auto"/>
    </w:pPr>
    <w:rPr>
      <w:rFonts w:ascii="Calibri" w:hAnsi="Calibri"/>
      <w:noProof/>
      <w:sz w:val="22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98036D"/>
    <w:rPr>
      <w:rFonts w:ascii="Calibri" w:hAnsi="Calibri"/>
      <w:noProof/>
      <w:lang w:val="en-US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0C5A84"/>
    <w:rPr>
      <w:rFonts w:asciiTheme="majorHAnsi" w:eastAsiaTheme="majorEastAsia" w:hAnsiTheme="majorHAnsi" w:cstheme="majorBidi"/>
      <w:b/>
      <w:sz w:val="28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79</Words>
  <Characters>4282</Characters>
  <Application>Microsoft Office Word</Application>
  <DocSecurity>0</DocSecurity>
  <Lines>35</Lines>
  <Paragraphs>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9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ooke Brady</dc:creator>
  <cp:keywords/>
  <dc:description/>
  <cp:lastModifiedBy>Lukas Lange</cp:lastModifiedBy>
  <cp:revision>2</cp:revision>
  <dcterms:created xsi:type="dcterms:W3CDTF">2019-03-21T14:47:00Z</dcterms:created>
  <dcterms:modified xsi:type="dcterms:W3CDTF">2019-03-21T14:47:00Z</dcterms:modified>
</cp:coreProperties>
</file>